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bl>
    <w:p w14:paraId="65AF37EF" w14:textId="71FF4F2C" w:rsidR="00BC63ED" w:rsidRDefault="00BC63ED" w:rsidP="003B04F5"/>
    <w:p w14:paraId="6A8D421E" w14:textId="482E71E8" w:rsidR="00505822" w:rsidRDefault="00505822" w:rsidP="003B04F5"/>
    <w:p w14:paraId="38D4B888" w14:textId="53B81EC9" w:rsidR="00505822" w:rsidRDefault="00505822"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5B3F7E7F" w14:textId="77777777" w:rsidR="00505822" w:rsidRDefault="00505822" w:rsidP="003B04F5">
      <w:pPr>
        <w:rPr>
          <w:b/>
          <w:bCs/>
        </w:rPr>
      </w:pPr>
    </w:p>
    <w:p w14:paraId="3B76CC2D" w14:textId="77777777" w:rsidR="00505822" w:rsidRDefault="00505822" w:rsidP="003B04F5">
      <w:pPr>
        <w:rPr>
          <w:b/>
          <w:bCs/>
        </w:rPr>
      </w:pPr>
    </w:p>
    <w:p w14:paraId="748D111F" w14:textId="77777777" w:rsidR="00505822" w:rsidRDefault="00505822" w:rsidP="003B04F5">
      <w:pPr>
        <w:rPr>
          <w:b/>
          <w:bCs/>
        </w:rPr>
      </w:pPr>
    </w:p>
    <w:p w14:paraId="64C28315" w14:textId="77777777" w:rsidR="00505822" w:rsidRDefault="00505822" w:rsidP="003B04F5">
      <w:pPr>
        <w:rPr>
          <w:b/>
          <w:bCs/>
        </w:rPr>
      </w:pPr>
    </w:p>
    <w:p w14:paraId="456BDD6D" w14:textId="77777777" w:rsidR="00505822" w:rsidRDefault="00505822" w:rsidP="003B04F5">
      <w:pPr>
        <w:rPr>
          <w:b/>
          <w:bCs/>
        </w:rPr>
      </w:pPr>
    </w:p>
    <w:p w14:paraId="57209C03" w14:textId="77777777" w:rsidR="000035E2" w:rsidRDefault="000035E2" w:rsidP="003B04F5">
      <w:pPr>
        <w:rPr>
          <w:b/>
          <w:bCs/>
        </w:rPr>
      </w:pPr>
    </w:p>
    <w:p w14:paraId="65685978" w14:textId="430FFB18" w:rsidR="00505822" w:rsidRDefault="00505822" w:rsidP="003B04F5">
      <w:pPr>
        <w:rPr>
          <w:b/>
          <w:bCs/>
        </w:rPr>
      </w:pPr>
      <w:r>
        <w:rPr>
          <w:b/>
          <w:bCs/>
        </w:rPr>
        <w:lastRenderedPageBreak/>
        <w:t xml:space="preserve">Results </w:t>
      </w: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5E2"/>
    <w:rsid w:val="001E5D1E"/>
    <w:rsid w:val="002313E0"/>
    <w:rsid w:val="0023660E"/>
    <w:rsid w:val="002A7644"/>
    <w:rsid w:val="002E1E62"/>
    <w:rsid w:val="002E64B6"/>
    <w:rsid w:val="00323F22"/>
    <w:rsid w:val="003A3B58"/>
    <w:rsid w:val="003B04F5"/>
    <w:rsid w:val="003E6D3B"/>
    <w:rsid w:val="003F70E8"/>
    <w:rsid w:val="004141F2"/>
    <w:rsid w:val="004445C3"/>
    <w:rsid w:val="004A4F18"/>
    <w:rsid w:val="004E2FF1"/>
    <w:rsid w:val="00505822"/>
    <w:rsid w:val="00535783"/>
    <w:rsid w:val="00543F76"/>
    <w:rsid w:val="005760C1"/>
    <w:rsid w:val="0065247A"/>
    <w:rsid w:val="006C578A"/>
    <w:rsid w:val="006F1F22"/>
    <w:rsid w:val="00705E0A"/>
    <w:rsid w:val="007348EC"/>
    <w:rsid w:val="00810807"/>
    <w:rsid w:val="008B6ED5"/>
    <w:rsid w:val="00902984"/>
    <w:rsid w:val="00905CAB"/>
    <w:rsid w:val="009A5F96"/>
    <w:rsid w:val="00AD7102"/>
    <w:rsid w:val="00AE1F2E"/>
    <w:rsid w:val="00AE4067"/>
    <w:rsid w:val="00B44A6F"/>
    <w:rsid w:val="00B80346"/>
    <w:rsid w:val="00B96B41"/>
    <w:rsid w:val="00BC63ED"/>
    <w:rsid w:val="00C74533"/>
    <w:rsid w:val="00CF12E8"/>
    <w:rsid w:val="00ED20F3"/>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7</TotalTime>
  <Pages>10</Pages>
  <Words>3188</Words>
  <Characters>1817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0</cp:revision>
  <dcterms:created xsi:type="dcterms:W3CDTF">2021-04-15T08:02:00Z</dcterms:created>
  <dcterms:modified xsi:type="dcterms:W3CDTF">2021-04-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